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412FD6" w14:textId="6AB8362B"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 xml:space="preserve">escription of functions used in the </w:t>
      </w:r>
      <w:r w:rsidR="00FF2611">
        <w:rPr>
          <w:b/>
        </w:rPr>
        <w:t>Dynamic</w:t>
      </w:r>
      <w:r w:rsidR="00FF2611" w:rsidRPr="004A5F78">
        <w:rPr>
          <w:b/>
        </w:rPr>
        <w:t xml:space="preserve"> </w:t>
      </w:r>
      <w:r w:rsidRPr="004A5F78">
        <w:rPr>
          <w:b/>
        </w:rPr>
        <w:t>Shift Detector</w:t>
      </w:r>
      <w:r w:rsidR="001E382C">
        <w:rPr>
          <w:b/>
        </w:rPr>
        <w:t xml:space="preserve"> (</w:t>
      </w:r>
      <w:r w:rsidR="00FF2611">
        <w:rPr>
          <w:b/>
        </w:rPr>
        <w:t>DSD</w:t>
      </w:r>
      <w:r w:rsidR="001E382C">
        <w:rPr>
          <w:b/>
        </w:rPr>
        <w:t xml:space="preserve">) </w:t>
      </w:r>
      <w:r w:rsidR="00DA5CC3">
        <w:rPr>
          <w:b/>
        </w:rPr>
        <w:t>algorithm</w:t>
      </w:r>
    </w:p>
    <w:p w14:paraId="7BD505C5" w14:textId="35B2D081" w:rsidR="004A5F78" w:rsidRPr="004A5F78" w:rsidRDefault="004A5F78" w:rsidP="004A5F78">
      <w:r w:rsidRPr="004A5F78">
        <w:t>addNt1</w:t>
      </w:r>
      <w:r w:rsidR="001E382C">
        <w:t xml:space="preserve"> </w:t>
      </w:r>
      <w:r w:rsidRPr="004A5F78">
        <w:t>- takes a raw data frame with columns for year, population abundance measure, and converts it to a three</w:t>
      </w:r>
      <w:r w:rsidR="0010422F">
        <w:t>-</w:t>
      </w:r>
      <w:r w:rsidRPr="004A5F78">
        <w:t>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3A86D2E6" w:rsidR="004A5F78" w:rsidRPr="004A5F78" w:rsidRDefault="004A5F78" w:rsidP="004A5F78">
      <w:proofErr w:type="spellStart"/>
      <w:r w:rsidRPr="004A5F78">
        <w:t>AICcorrection</w:t>
      </w:r>
      <w:proofErr w:type="spellEnd"/>
      <w:r w:rsidR="001E382C">
        <w:t xml:space="preserve"> </w:t>
      </w:r>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r w:rsidR="00615FB5">
        <w:t>.</w:t>
      </w:r>
    </w:p>
    <w:p w14:paraId="04972685" w14:textId="7DC6FE94" w:rsidR="004A5F78" w:rsidRPr="004A5F78" w:rsidRDefault="001E382C" w:rsidP="004A5F78">
      <w:proofErr w:type="spellStart"/>
      <w:r w:rsidRPr="004A5F78">
        <w:t>R</w:t>
      </w:r>
      <w:r w:rsidR="004A5F78" w:rsidRPr="004A5F78">
        <w:t>ickerfit</w:t>
      </w:r>
      <w:proofErr w:type="spellEnd"/>
      <w:r>
        <w:t xml:space="preserve"> </w:t>
      </w:r>
      <w:r w:rsidR="004A5F78" w:rsidRPr="004A5F78">
        <w:t xml:space="preserve">- fits the Ricker model using the Levenberg-Marquart nonlinear least squares method for nonlinear model fitting to a given data frame. This function calls the </w:t>
      </w:r>
      <w:proofErr w:type="spellStart"/>
      <w:r w:rsidR="004A5F78" w:rsidRPr="004A5F78">
        <w:t>nlsLM</w:t>
      </w:r>
      <w:proofErr w:type="spellEnd"/>
      <w:r w:rsidR="004A5F78" w:rsidRPr="004A5F78">
        <w:t xml:space="preserve"> function from </w:t>
      </w:r>
      <w:proofErr w:type="spellStart"/>
      <w:r w:rsidR="004A5F78" w:rsidRPr="004A5F78">
        <w:t>minpack.lm</w:t>
      </w:r>
      <w:proofErr w:type="spellEnd"/>
      <w:r w:rsidR="004A5F78" w:rsidRPr="004A5F78">
        <w:t xml:space="preserve">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xml:space="preserve">. To aide in model convergence, the function also computes a realistic starting value for K by calculating the mean of the population (based on the assumption that a population being fit to the Ricker model is likely fluctuating around </w:t>
      </w:r>
      <w:proofErr w:type="gramStart"/>
      <w:r w:rsidR="004A5F78" w:rsidRPr="004A5F78">
        <w:t>its</w:t>
      </w:r>
      <w:proofErr w:type="gramEnd"/>
      <w:r w:rsidR="004A5F78" w:rsidRPr="004A5F78">
        <w:t xml:space="preserve"> carrying capacity). The starting value for r was set at 1.5. The function outputs a vector containing the AIC, the estimate for r, its standard error, and the estimate for K and its standard error.</w:t>
      </w:r>
    </w:p>
    <w:p w14:paraId="35AD6FB8" w14:textId="327801E4" w:rsidR="004A5F78" w:rsidRPr="004A5F78" w:rsidRDefault="004A5F78" w:rsidP="004A5F78">
      <w:proofErr w:type="spellStart"/>
      <w:r w:rsidRPr="004A5F78">
        <w:t>splitnfit</w:t>
      </w:r>
      <w:proofErr w:type="spellEnd"/>
      <w:r w:rsidR="001E382C">
        <w:t xml:space="preserve"> </w:t>
      </w:r>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proofErr w:type="spellStart"/>
      <w:r w:rsidRPr="004A5F78">
        <w:t>findbreakable</w:t>
      </w:r>
      <w:proofErr w:type="spellEnd"/>
      <w:r w:rsidR="001E382C">
        <w:t xml:space="preserve"> </w:t>
      </w:r>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proofErr w:type="spellStart"/>
      <w:r w:rsidRPr="004A5F78">
        <w:t>subsequentsplit</w:t>
      </w:r>
      <w:proofErr w:type="spellEnd"/>
      <w:r w:rsidR="001E382C">
        <w:t xml:space="preserve"> </w:t>
      </w:r>
      <w:r w:rsidRPr="004A5F78">
        <w:t xml:space="preserve">- </w:t>
      </w:r>
      <w:r w:rsidR="00703722" w:rsidRPr="004A5F78">
        <w:t>use</w:t>
      </w:r>
      <w:r w:rsidR="00703722">
        <w:t>s</w:t>
      </w:r>
      <w:r w:rsidR="00703722" w:rsidRPr="004A5F78">
        <w:t xml:space="preserve"> </w:t>
      </w:r>
      <w:r w:rsidRPr="004A5F78">
        <w:t xml:space="preserve">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14:paraId="06EBB25E" w14:textId="708EEAD5" w:rsidR="004A5F78" w:rsidRPr="004A5F78" w:rsidRDefault="004A5F78" w:rsidP="004A5F78">
      <w:proofErr w:type="spellStart"/>
      <w:r w:rsidRPr="004A5F78">
        <w:t>nbreaker</w:t>
      </w:r>
      <w:proofErr w:type="spellEnd"/>
      <w:r w:rsidR="001E382C">
        <w:t xml:space="preserve"> </w:t>
      </w:r>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proofErr w:type="spellStart"/>
      <w:r w:rsidRPr="004A5F78">
        <w:t>AICtally</w:t>
      </w:r>
      <w:proofErr w:type="spellEnd"/>
      <w:r w:rsidR="001E382C">
        <w:t xml:space="preserve"> </w:t>
      </w:r>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14:paraId="2B9C24E7" w14:textId="7523D304" w:rsidR="004A5F78" w:rsidRPr="004A5F78" w:rsidRDefault="004A5F78" w:rsidP="004A5F78">
      <w:proofErr w:type="spellStart"/>
      <w:r w:rsidRPr="004A5F78">
        <w:t>allfits</w:t>
      </w:r>
      <w:proofErr w:type="spellEnd"/>
      <w:r w:rsidR="001E382C">
        <w:t xml:space="preserve"> </w:t>
      </w:r>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14:paraId="20408CCF" w14:textId="3A6021B3" w:rsidR="004A5F78" w:rsidRPr="004A5F78" w:rsidRDefault="004A5F78" w:rsidP="004A5F78">
      <w:proofErr w:type="spellStart"/>
      <w:r w:rsidRPr="004A5F78">
        <w:t>equivalentfit</w:t>
      </w:r>
      <w:proofErr w:type="spellEnd"/>
      <w:r w:rsidR="001E382C">
        <w:t xml:space="preserve"> </w:t>
      </w:r>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w:t>
      </w:r>
      <w:proofErr w:type="gramStart"/>
      <w:r w:rsidRPr="004A5F78">
        <w:t>equivalently-performing</w:t>
      </w:r>
      <w:proofErr w:type="gramEnd"/>
      <w:r w:rsidRPr="004A5F78">
        <w:t xml:space="preserve">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14:paraId="6766A156" w14:textId="4611031D" w:rsidR="004A5F78" w:rsidRPr="004A5F78" w:rsidRDefault="004A5F78" w:rsidP="004A5F78">
      <w:proofErr w:type="spellStart"/>
      <w:r w:rsidRPr="004A5F78">
        <w:lastRenderedPageBreak/>
        <w:t>bestfit</w:t>
      </w:r>
      <w:proofErr w:type="spellEnd"/>
      <w:r w:rsidR="001E382C">
        <w:t xml:space="preserve"> </w:t>
      </w:r>
      <w:r w:rsidRPr="004A5F78">
        <w:t xml:space="preserve">- feeds data to the </w:t>
      </w:r>
      <w:proofErr w:type="spellStart"/>
      <w:r w:rsidRPr="004A5F78">
        <w:t>equivalentfit</w:t>
      </w:r>
      <w:proofErr w:type="spellEnd"/>
      <w:r w:rsidRPr="004A5F78">
        <w:t xml:space="preserve"> function to get a data frame describing equivalent </w:t>
      </w:r>
      <w:proofErr w:type="gramStart"/>
      <w:r w:rsidRPr="004A5F78">
        <w:t>fits, and</w:t>
      </w:r>
      <w:proofErr w:type="gramEnd"/>
      <w:r w:rsidRPr="004A5F78">
        <w:t xml:space="preserve">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14:paraId="67484CA9" w14:textId="3B6DF714" w:rsidR="004A5F78" w:rsidRPr="004A5F78" w:rsidRDefault="004A5F78" w:rsidP="004A5F78">
      <w:proofErr w:type="spellStart"/>
      <w:r w:rsidRPr="004A5F78">
        <w:t>bestmodel</w:t>
      </w:r>
      <w:proofErr w:type="spellEnd"/>
      <w:r w:rsidR="001E382C">
        <w:t xml:space="preserve"> </w:t>
      </w:r>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27F5C0CE" w:rsidR="004A5F78" w:rsidRPr="004A5F78" w:rsidRDefault="004A5F78" w:rsidP="004A5F78">
      <w:proofErr w:type="spellStart"/>
      <w:r w:rsidRPr="004A5F78">
        <w:t>modelspecification</w:t>
      </w:r>
      <w:proofErr w:type="spellEnd"/>
      <w:r w:rsidR="001E382C">
        <w:t xml:space="preserve"> </w:t>
      </w:r>
      <w:r w:rsidRPr="004A5F78">
        <w:t xml:space="preserve">- this function takes data in the format produced by the </w:t>
      </w:r>
      <w:proofErr w:type="spellStart"/>
      <w:r w:rsidRPr="004A5F78">
        <w:t>bestfit</w:t>
      </w:r>
      <w:proofErr w:type="spellEnd"/>
      <w:r w:rsidRPr="004A5F78">
        <w:t xml:space="preserve"> function and </w:t>
      </w:r>
      <w:r w:rsidR="001E382C" w:rsidRPr="004A5F78">
        <w:t>produce</w:t>
      </w:r>
      <w:r w:rsidR="001E382C">
        <w:t>s</w:t>
      </w:r>
      <w:r w:rsidR="001E382C" w:rsidRPr="004A5F78">
        <w:t xml:space="preserve"> </w:t>
      </w:r>
      <w:r w:rsidRPr="004A5F78">
        <w:t>a data frame describing the model specification of the given break point combination</w:t>
      </w:r>
      <w:bookmarkStart w:id="0" w:name="_GoBack"/>
      <w:r w:rsidR="00615FB5">
        <w:t>, for the</w:t>
      </w:r>
      <w:r w:rsidR="00615FB5" w:rsidRPr="004A5F78">
        <w:t xml:space="preserve"> case </w:t>
      </w:r>
      <w:r w:rsidR="00615FB5">
        <w:t xml:space="preserve">when a </w:t>
      </w:r>
      <w:r w:rsidR="00615FB5" w:rsidRPr="004A5F78">
        <w:t>user wishes to investigate specification of similarly ranked models</w:t>
      </w:r>
      <w:bookmarkEnd w:id="0"/>
      <w:r w:rsidRPr="004A5F78">
        <w:t>.</w:t>
      </w:r>
    </w:p>
    <w:p w14:paraId="534D3D3F" w14:textId="2DD45364" w:rsidR="004A5F78" w:rsidRDefault="005E36FB" w:rsidP="004A5F78">
      <w:proofErr w:type="spellStart"/>
      <w:r>
        <w:t>D</w:t>
      </w:r>
      <w:r w:rsidRPr="004A5F78">
        <w:t>Sdetector</w:t>
      </w:r>
      <w:proofErr w:type="spellEnd"/>
      <w:r>
        <w:t xml:space="preserve"> </w:t>
      </w:r>
      <w:r w:rsidR="004A5F78"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004A5F78" w:rsidRPr="004A5F78">
        <w:t xml:space="preserve">he data is fed through the </w:t>
      </w:r>
      <w:proofErr w:type="spellStart"/>
      <w:r w:rsidR="004A5F78" w:rsidRPr="004A5F78">
        <w:t>allfits</w:t>
      </w:r>
      <w:proofErr w:type="spellEnd"/>
      <w:r w:rsidR="004A5F78" w:rsidRPr="004A5F78">
        <w:t xml:space="preserve"> function, producing a complete list of all break point combinations tested and their respective fit statistics. The data is subsequently fed through the </w:t>
      </w:r>
      <w:proofErr w:type="spellStart"/>
      <w:r w:rsidR="004A5F78" w:rsidRPr="004A5F78">
        <w:t>equivalentfit</w:t>
      </w:r>
      <w:proofErr w:type="spellEnd"/>
      <w:r w:rsidR="004A5F78" w:rsidRPr="004A5F78">
        <w:t xml:space="preserve"> and </w:t>
      </w:r>
      <w:proofErr w:type="spellStart"/>
      <w:r w:rsidR="004A5F78" w:rsidRPr="004A5F78">
        <w:t>bestfit</w:t>
      </w:r>
      <w:proofErr w:type="spellEnd"/>
      <w:r w:rsidR="004A5F78" w:rsidRPr="004A5F78">
        <w:t xml:space="preserve"> functions so that a user can assess how the decision rules specified impacted the selection of the best model. Finally, the data is fed through the </w:t>
      </w:r>
      <w:proofErr w:type="spellStart"/>
      <w:r w:rsidR="004A5F78" w:rsidRPr="004A5F78">
        <w:t>bestmodel</w:t>
      </w:r>
      <w:proofErr w:type="spellEnd"/>
      <w:r w:rsidR="004A5F78" w:rsidRPr="004A5F78">
        <w:t xml:space="preserve"> function to produce the set of regression parameters for each time series subset produced by the best break point combination found.</w:t>
      </w:r>
    </w:p>
    <w:p w14:paraId="5533784C" w14:textId="4ED02999" w:rsidR="000157C5" w:rsidRDefault="000157C5" w:rsidP="004A5F78">
      <w:proofErr w:type="spellStart"/>
      <w:r>
        <w:t>allweights</w:t>
      </w:r>
      <w:proofErr w:type="spellEnd"/>
      <w:r w:rsidR="001E382C">
        <w:t xml:space="preserve"> </w:t>
      </w:r>
      <w:r>
        <w:t xml:space="preserve">- uses </w:t>
      </w:r>
      <w:proofErr w:type="spellStart"/>
      <w:r>
        <w:t>allfits</w:t>
      </w:r>
      <w:proofErr w:type="spellEnd"/>
      <w:r>
        <w:t xml:space="preserve"> to compute Akaike weights of all break point combinations tested, based on AIC/</w:t>
      </w:r>
      <w:proofErr w:type="spellStart"/>
      <w:r>
        <w:t>AICc</w:t>
      </w:r>
      <w:proofErr w:type="spellEnd"/>
      <w:r>
        <w:t>,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proofErr w:type="spellStart"/>
      <w:r>
        <w:t>b</w:t>
      </w:r>
      <w:r w:rsidR="000157C5">
        <w:t>reakweights</w:t>
      </w:r>
      <w:proofErr w:type="spellEnd"/>
      <w:r w:rsidR="001E382C">
        <w:t xml:space="preserve"> </w:t>
      </w:r>
      <w:r w:rsidR="000157C5">
        <w:t xml:space="preserve">- uses </w:t>
      </w:r>
      <w:proofErr w:type="spellStart"/>
      <w:r w:rsidR="000157C5">
        <w:t>allweights</w:t>
      </w:r>
      <w:proofErr w:type="spellEnd"/>
      <w:r w:rsidR="000157C5">
        <w:t xml:space="preserve">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xml:space="preserve">. For each prospective break, sums the Akaike weights for each break point combination this break appears in, compiles a data frame of break, weight. Because of approximation used in </w:t>
      </w:r>
      <w:proofErr w:type="spellStart"/>
      <w:r>
        <w:t>allweights</w:t>
      </w:r>
      <w:proofErr w:type="spellEnd"/>
      <w:r>
        <w:t>,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F78"/>
    <w:rsid w:val="000157C5"/>
    <w:rsid w:val="000E4101"/>
    <w:rsid w:val="0010422F"/>
    <w:rsid w:val="00143B78"/>
    <w:rsid w:val="001E382C"/>
    <w:rsid w:val="00311856"/>
    <w:rsid w:val="004765B8"/>
    <w:rsid w:val="004A5F78"/>
    <w:rsid w:val="004A77CB"/>
    <w:rsid w:val="00582327"/>
    <w:rsid w:val="005E36FB"/>
    <w:rsid w:val="00615FB5"/>
    <w:rsid w:val="00703722"/>
    <w:rsid w:val="008F4099"/>
    <w:rsid w:val="00B570CE"/>
    <w:rsid w:val="00B86EB3"/>
    <w:rsid w:val="00CA7BAD"/>
    <w:rsid w:val="00DA5CC3"/>
    <w:rsid w:val="00E57C43"/>
    <w:rsid w:val="00E63D9A"/>
    <w:rsid w:val="00EB2CC7"/>
    <w:rsid w:val="00FF2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7</Words>
  <Characters>733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e</cp:lastModifiedBy>
  <cp:revision>2</cp:revision>
  <dcterms:created xsi:type="dcterms:W3CDTF">2019-11-05T21:49:00Z</dcterms:created>
  <dcterms:modified xsi:type="dcterms:W3CDTF">2019-11-05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